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53D62B" w14:textId="77777777" w:rsidR="00A5747B" w:rsidRPr="006D12B9" w:rsidRDefault="00A5747B" w:rsidP="00A5747B">
      <w:pPr>
        <w:spacing w:line="48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6D12B9">
        <w:rPr>
          <w:rFonts w:ascii="Times New Roman" w:hAnsi="Times New Roman" w:cs="Times New Roman"/>
          <w:b/>
          <w:sz w:val="24"/>
          <w:lang w:val="en-US"/>
        </w:rPr>
        <w:t>Supporting information</w:t>
      </w:r>
    </w:p>
    <w:p w14:paraId="3D4BF5AE" w14:textId="77777777" w:rsidR="00A5747B" w:rsidRPr="003E0F75" w:rsidRDefault="00A5747B" w:rsidP="00A5747B">
      <w:pPr>
        <w:spacing w:line="48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</w:t>
      </w:r>
      <w:r w:rsidRPr="003E0F75">
        <w:rPr>
          <w:rFonts w:ascii="Times New Roman" w:hAnsi="Times New Roman" w:cs="Times New Roman"/>
          <w:sz w:val="24"/>
          <w:lang w:val="en-US"/>
        </w:rPr>
        <w:t>1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3E0F75">
        <w:rPr>
          <w:rFonts w:ascii="Times New Roman" w:hAnsi="Times New Roman" w:cs="Times New Roman"/>
          <w:sz w:val="24"/>
          <w:lang w:val="en-US"/>
        </w:rPr>
        <w:t>Table.- Quantitative real-time PCR</w:t>
      </w:r>
      <w:r w:rsidRPr="003E0F75">
        <w:rPr>
          <w:rFonts w:ascii="Times New Roman" w:hAnsi="Times New Roman"/>
          <w:sz w:val="24"/>
          <w:szCs w:val="24"/>
          <w:lang w:val="en-US"/>
        </w:rPr>
        <w:t xml:space="preserve"> primers and conditions</w:t>
      </w:r>
    </w:p>
    <w:tbl>
      <w:tblPr>
        <w:tblW w:w="8583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802"/>
        <w:gridCol w:w="42"/>
        <w:gridCol w:w="1134"/>
        <w:gridCol w:w="2935"/>
        <w:gridCol w:w="1841"/>
        <w:gridCol w:w="829"/>
      </w:tblGrid>
      <w:tr w:rsidR="00A5747B" w:rsidRPr="003E0F75" w14:paraId="74D7ABFD" w14:textId="77777777" w:rsidTr="00785A32">
        <w:trPr>
          <w:trHeight w:val="558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61CE7AF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Target bacteria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DF0E56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Annealing temperature (ºC)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9CE55F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Sequences (5’-3’)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718689E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Positive Control</w:t>
            </w: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4" w:space="0" w:color="auto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725FF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eference</w:t>
            </w:r>
          </w:p>
        </w:tc>
      </w:tr>
      <w:tr w:rsidR="00A5747B" w:rsidRPr="003E0F75" w14:paraId="35EC2243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0EE0A64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Total Bacteri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7114D0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5</w:t>
            </w:r>
          </w:p>
        </w:tc>
        <w:tc>
          <w:tcPr>
            <w:tcW w:w="2935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DC425CA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: ACT CCT ACG GGA GGC AGC AGT</w:t>
            </w:r>
          </w:p>
        </w:tc>
        <w:tc>
          <w:tcPr>
            <w:tcW w:w="1841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8EA649D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(a)</w:t>
            </w:r>
          </w:p>
        </w:tc>
        <w:tc>
          <w:tcPr>
            <w:tcW w:w="829" w:type="dxa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322B7A6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3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4ADE21EF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EEB3EB4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1D15B7A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7AF3A3A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R: ATT ACC GCG GCT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GCT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 GGC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85993EB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F8C77D5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</w:p>
        </w:tc>
      </w:tr>
      <w:tr w:rsidR="00A5747B" w:rsidRPr="003E0F75" w14:paraId="3BA69621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6C8BBE5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Bacteroidetes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DDD1384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2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54261D4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: ACG CTA GCT ACA GGC TTA A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EAFE8AB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Bacteroides fragilis</w:t>
            </w: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D7DBC1D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&lt;EndNote&gt;&lt;Cite&gt;&lt;Author&gt;Ismail&lt;/Author&gt;&lt;Year&gt;2011&lt;/Year&gt;&lt;RecNum&gt;288&lt;/RecNum&gt;&lt;DisplayText&gt;(34)&lt;/DisplayText&gt;&lt;record&gt;&lt;rec-number&gt;288&lt;/rec-number&gt;&lt;foreign-keys&gt;&lt;key app="EN" db-id="tzvdee2e89t9dnedrwr59tt7pv5tdpf29x5t" timestamp="1465375355"&gt;288&lt;/key&gt;&lt;/foreign-keys&gt;&lt;ref-type name="Journal Article"&gt;17&lt;/ref-type&gt;&lt;contributors&gt;&lt;authors&gt;&lt;author&gt;Ismail, N. A.&lt;/author&gt;&lt;author&gt;Ragab, S. H.&lt;/author&gt;&lt;author&gt;Elbaky, A. A. &lt;/author&gt;&lt;author&gt;Shoeib, A. R.&lt;/author&gt;&lt;author&gt;Alhosary, Y.&lt;/author&gt;&lt;author&gt;Fekry, D.&lt;/author&gt;&lt;/authors&gt;&lt;/contributors&gt;&lt;auth-address&gt;Pediatrics Department, National Research Centre, Cairo, Egypt.&lt;/auth-address&gt;&lt;titles&gt;&lt;title&gt;Frequency of Firmicutes and Bacteroidetes in gut microbiota in obese and normal weight Egyptian children and adults&lt;/title&gt;&lt;secondary-title&gt;Archives of Medical Science: AMS&lt;/secondary-title&gt;&lt;alt-title&gt;Arch Med Sci&lt;/alt-title&gt;&lt;/titles&gt;&lt;periodical&gt;&lt;full-title&gt;Archives of Medical Science: AMS&lt;/full-title&gt;&lt;abbr-1&gt;Arch Med Sci.&lt;/abbr-1&gt;&lt;/periodical&gt;&lt;alt-periodical&gt;&lt;full-title&gt;Arch Med Sci&lt;/full-title&gt;&lt;abbr-1&gt;Archives of medical science : AMS&lt;/abbr-1&gt;&lt;/alt-periodical&gt;&lt;pages&gt;501-7&lt;/pages&gt;&lt;volume&gt;7&lt;/volume&gt;&lt;number&gt;3&lt;/number&gt;&lt;edition&gt;2012/02/02&lt;/edition&gt;&lt;keywords&gt;&lt;keyword&gt;Bacteroidetes&lt;/keyword&gt;&lt;keyword&gt;Firmicutes&lt;/keyword&gt;&lt;keyword&gt;gut microbiota&lt;/keyword&gt;&lt;keyword&gt;high-sensitivity C-reactive protein&lt;/keyword&gt;&lt;keyword&gt;obesity&lt;/keyword&gt;&lt;/keywords&gt;&lt;dates&gt;&lt;year&gt;2011&lt;/year&gt;&lt;pub-dates&gt;&lt;date&gt;Jun&lt;/date&gt;&lt;/pub-dates&gt;&lt;/dates&gt;&lt;isbn&gt;1734-1922&lt;/isbn&gt;&lt;accession-num&gt;22295035&lt;/accession-num&gt;&lt;urls&gt;&lt;/urls&gt;&lt;custom2&gt;PMC3258740&lt;/custom2&gt;&lt;electronic-resource-num&gt;10.5114/aoms.2011.234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4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3E6A99DB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0DA318E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DABC597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1C803C1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ACG CTA CTT GGC TGG TTC A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144D683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8E6196F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</w:tr>
      <w:tr w:rsidR="00A5747B" w:rsidRPr="003E0F75" w14:paraId="478463F3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A9D4665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irmicutes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EA25062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52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3F28236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F: CTG ATG GAG CAA CGC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CGC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 GT 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97A3DD1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proofErr w:type="spellStart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Ruminococcus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/>
                <w:kern w:val="24"/>
                <w:sz w:val="16"/>
                <w:szCs w:val="16"/>
                <w:lang w:val="en-US"/>
              </w:rPr>
              <w:t>productus</w:t>
            </w:r>
            <w:proofErr w:type="spellEnd"/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1A2397F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&lt;EndNote&gt;&lt;Cite&gt;&lt;Author&gt;Haakensen&lt;/Author&gt;&lt;Year&gt;2008&lt;/Year&gt;&lt;RecNum&gt;286&lt;/RecNum&gt;&lt;DisplayText&gt;(35)&lt;/DisplayText&gt;&lt;record&gt;&lt;rec-number&gt;286&lt;/rec-number&gt;&lt;foreign-keys&gt;&lt;key app="EN" db-id="tzvdee2e89t9dnedrwr59tt7pv5tdpf29x5t" timestamp="1464255248"&gt;286&lt;/key&gt;&lt;/foreign-keys&gt;&lt;ref-type name="Journal Article"&gt;17&lt;/ref-type&gt;&lt;contributors&gt;&lt;authors&gt;&lt;author&gt;Haakensen, M.&lt;/author&gt;&lt;author&gt;Dobson, C. M.&lt;/author&gt;&lt;author&gt;Deneer, H.&lt;/author&gt;&lt;author&gt;Ziola, B.&lt;/author&gt;&lt;/authors&gt;&lt;/contributors&gt;&lt;auth-address&gt;Department of Pathology and Laboratory Medicine, 2841 Royal University Hospital, Saskatoon SK, Canada S7N 0W8.&lt;/auth-address&gt;&lt;titles&gt;&lt;title&gt;Real-time PCR detection of bacteria belonging to the Firmicutes Phylum&lt;/title&gt;&lt;secondary-title&gt;International Journal of Food Microbiology&lt;/secondary-title&gt;&lt;alt-title&gt;Int J Food Microbiol&lt;/alt-title&gt;&lt;/titles&gt;&lt;periodical&gt;&lt;full-title&gt;International Journal of Food Microbiology&lt;/full-title&gt;&lt;/periodical&gt;&lt;pages&gt;236-41&lt;/pages&gt;&lt;volume&gt;125&lt;/volume&gt;&lt;number&gt;3&lt;/number&gt;&lt;edition&gt;2008/05/27&lt;/edition&gt;&lt;keywords&gt;&lt;keyword&gt;Beer/*microbiology&lt;/keyword&gt;&lt;keyword&gt;Colony Count, Microbial/methods&lt;/keyword&gt;&lt;keyword&gt;DNA, Bacterial/chemistry/*genetics&lt;/keyword&gt;&lt;keyword&gt;Filtration&lt;/keyword&gt;&lt;keyword&gt;Food Contamination/*analysis&lt;/keyword&gt;&lt;keyword&gt;Food Microbiology&lt;/keyword&gt;&lt;keyword&gt;Gram-Positive Bacteria/genetics/*isolation &amp;amp; purification&lt;/keyword&gt;&lt;keyword&gt;Nucleic Acid Hybridization&lt;/keyword&gt;&lt;keyword&gt;Polymerase Chain Reaction/*methods&lt;/keyword&gt;&lt;keyword&gt;RNA, Ribosomal, 16S/chemistry/genetics&lt;/keyword&gt;&lt;keyword&gt;Sensitivity and Specificity&lt;/keyword&gt;&lt;keyword&gt;Species Specificity&lt;/keyword&gt;&lt;/keywords&gt;&lt;dates&gt;&lt;year&gt;2008&lt;/year&gt;&lt;pub-dates&gt;&lt;date&gt;Jul 31&lt;/date&gt;&lt;/pub-dates&gt;&lt;/dates&gt;&lt;isbn&gt;0168-1605 (Print)&amp;#xD;0168-1605&lt;/isbn&gt;&lt;accession-num&gt;18501458&lt;/accession-num&gt;&lt;urls&gt;&lt;/urls&gt;&lt;electronic-resource-num&gt;10.1016/j.ijfoodmicro.2008.04.0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5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16407515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CFB3E91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D9C0517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57BF09D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R: ACA CYT AGY ACT CAT CGT TT 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ECA85C8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A7B462F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</w:tr>
      <w:tr w:rsidR="00A5747B" w:rsidRPr="003E0F75" w14:paraId="64018787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1D871B5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Bacteroidales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78F06BF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1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50286A2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: GGT GTC GGC TTA AGT GCC AT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CF3C600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Bacteroides fragilis</w:t>
            </w: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EFFBCF9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3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029C3C1A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9B9359D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14A8D45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41A639C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CGG AYG TAA GGG CCG TGC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36C45D1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BBF3D37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</w:tr>
      <w:tr w:rsidR="00A5747B" w:rsidRPr="003E0F75" w14:paraId="1145C125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EBA721C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Clostridiales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11B86CA6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0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6B2CE9EE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F: CGG TAC CTG ACT AAG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AAG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 C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5173032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proofErr w:type="spellStart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Ruminococcus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productus</w:t>
            </w:r>
            <w:proofErr w:type="spellEnd"/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5A0B4D2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3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17ABF82D" w14:textId="77777777" w:rsidTr="00785A32">
        <w:trPr>
          <w:trHeight w:val="279"/>
          <w:jc w:val="center"/>
        </w:trPr>
        <w:tc>
          <w:tcPr>
            <w:tcW w:w="1844" w:type="dxa"/>
            <w:gridSpan w:val="2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C0F6EA6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714B7B6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0D8A00D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sz w:val="36"/>
                <w:szCs w:val="3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AGT TTY ATT CTT GCG AAC G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180F1E3" w14:textId="77777777" w:rsidR="00A5747B" w:rsidRPr="003E0F75" w:rsidRDefault="00A5747B" w:rsidP="00785A32">
            <w:pPr>
              <w:spacing w:after="0" w:line="480" w:lineRule="auto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ACC38CD" w14:textId="77777777" w:rsidR="00A5747B" w:rsidRPr="003E0F75" w:rsidRDefault="00A5747B" w:rsidP="00785A32">
            <w:pPr>
              <w:spacing w:after="0" w:line="480" w:lineRule="auto"/>
              <w:jc w:val="center"/>
              <w:rPr>
                <w:rFonts w:ascii="Times New Roman" w:eastAsia="Times New Roman" w:hAnsi="Times New Roman" w:cs="Times New Roman"/>
                <w:sz w:val="28"/>
                <w:szCs w:val="36"/>
                <w:lang w:val="en-US"/>
              </w:rPr>
            </w:pPr>
          </w:p>
        </w:tc>
      </w:tr>
      <w:tr w:rsidR="00A5747B" w:rsidRPr="003E0F75" w14:paraId="3937971A" w14:textId="77777777" w:rsidTr="00785A32">
        <w:trPr>
          <w:trHeight w:val="290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3B5CA446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Lactobacillales</w:t>
            </w: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6C16E7AB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0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45C28DF2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: AGC AGT AGG GAA TCT TCC A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3CC5C72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 xml:space="preserve">Lactobacillus </w:t>
            </w:r>
            <w:proofErr w:type="spellStart"/>
            <w:r w:rsidRPr="008C7FE6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acidophylus</w:t>
            </w:r>
            <w:proofErr w:type="spellEnd"/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620371F4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XYWx0ZXI8L0F1dGhvcj48WWVhcj4yMDAxPC9ZZWFyPjxS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XYWx0ZXI8L0F1dGhvcj48WWVhcj4yMDAxPC9ZZWFyPjxS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6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4E70444F" w14:textId="77777777" w:rsidTr="00785A32">
        <w:trPr>
          <w:trHeight w:val="112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24AC84C8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096EB950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77C7DE91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CAC CGC TAC ACA TGG AG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49B25CD5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AA03078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</w:tr>
      <w:tr w:rsidR="00A5747B" w:rsidRPr="00663CF6" w14:paraId="5DA7BDC4" w14:textId="77777777" w:rsidTr="00785A32">
        <w:trPr>
          <w:trHeight w:val="112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43F966F0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Bifidobacteriales</w:t>
            </w: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51EECFAA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55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1A19BBA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F: CTC CTG GAA ACG GGT GG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3FE008C9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i/>
                <w:iCs/>
                <w:color w:val="000000" w:themeColor="dark1"/>
                <w:kern w:val="24"/>
                <w:sz w:val="16"/>
                <w:szCs w:val="16"/>
                <w:lang w:val="en-US"/>
              </w:rPr>
              <w:t>Bifidobacterium longum</w:t>
            </w: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10BDD52C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RdWVpcG8tT3J0dcOxbzwvQXV0aG9yPjxZZWFyPjIwMTM8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RdWVpcG8tT3J0dcOxbzwvQXV0aG9yPjxZZWFyPjIwMTM8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7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3E5A2373" w14:textId="77777777" w:rsidTr="00785A32">
        <w:trPr>
          <w:trHeight w:val="112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0727FEAB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2461A044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504E28BE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8C7FE6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GGT GTT CTT CCC GAT ATC TAC A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617DEB45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</w:tcPr>
          <w:p w14:paraId="36B7A5A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</w:tr>
      <w:tr w:rsidR="00A5747B" w:rsidRPr="003E0F75" w14:paraId="20297724" w14:textId="77777777" w:rsidTr="00785A32">
        <w:trPr>
          <w:trHeight w:val="112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230EC65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Enterobacteriales</w:t>
            </w: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08DB25F0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60</w:t>
            </w: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A4B1C1D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F: ATG GCT GTC </w:t>
            </w:r>
            <w:proofErr w:type="spellStart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GTC</w:t>
            </w:r>
            <w:proofErr w:type="spellEnd"/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 AGC TCG T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0E8259A8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663CF6">
              <w:rPr>
                <w:rFonts w:ascii="Times New Roman" w:eastAsia="Times New Roman" w:hAnsi="Times New Roman" w:cs="Times New Roman"/>
                <w:i/>
                <w:color w:val="000000" w:themeColor="dark1"/>
                <w:kern w:val="24"/>
                <w:sz w:val="16"/>
                <w:szCs w:val="16"/>
                <w:lang w:val="en-US"/>
              </w:rPr>
              <w:t>Escherichia coli</w:t>
            </w: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 xml:space="preserve"> M15</w:t>
            </w: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9B642B2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begin">
                <w:fldData xml:space="preserve">PEVuZE5vdGU+PENpdGU+PEF1dGhvcj5IYXJ0bWFuPC9BdXRob3I+PFllYXI+MjAwOTwvWWVhcj48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 w:themeColor="dark1"/>
                <w:kern w:val="24"/>
                <w:sz w:val="16"/>
                <w:szCs w:val="16"/>
                <w:lang w:val="en-US"/>
              </w:rPr>
              <w:t>(33)</w:t>
            </w:r>
            <w:r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fldChar w:fldCharType="end"/>
            </w:r>
          </w:p>
        </w:tc>
      </w:tr>
      <w:tr w:rsidR="00A5747B" w:rsidRPr="00900976" w14:paraId="7E2C9188" w14:textId="77777777" w:rsidTr="00785A32">
        <w:trPr>
          <w:trHeight w:val="112"/>
          <w:jc w:val="center"/>
        </w:trPr>
        <w:tc>
          <w:tcPr>
            <w:tcW w:w="1802" w:type="dxa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71CC56B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1176" w:type="dxa"/>
            <w:gridSpan w:val="2"/>
            <w:tcBorders>
              <w:left w:val="single" w:sz="8" w:space="0" w:color="FFFFFF"/>
              <w:right w:val="single" w:sz="8" w:space="0" w:color="FFFFFF"/>
            </w:tcBorders>
            <w:shd w:val="clear" w:color="auto" w:fill="FFFFFF"/>
            <w:vAlign w:val="bottom"/>
          </w:tcPr>
          <w:p w14:paraId="4726FAD3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2935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3D715CC6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  <w:r w:rsidRPr="003E0F75"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  <w:t>R: CCT ACT TCT TTT GCA ACC CAC T</w:t>
            </w:r>
          </w:p>
        </w:tc>
        <w:tc>
          <w:tcPr>
            <w:tcW w:w="1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4100F5E4" w14:textId="77777777" w:rsidR="00A5747B" w:rsidRPr="003E0F75" w:rsidRDefault="00A5747B" w:rsidP="00785A32">
            <w:pPr>
              <w:spacing w:after="0" w:line="480" w:lineRule="auto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  <w:tc>
          <w:tcPr>
            <w:tcW w:w="82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/>
            <w:tcMar>
              <w:top w:w="12" w:type="dxa"/>
              <w:left w:w="12" w:type="dxa"/>
              <w:bottom w:w="0" w:type="dxa"/>
              <w:right w:w="12" w:type="dxa"/>
            </w:tcMar>
            <w:vAlign w:val="bottom"/>
            <w:hideMark/>
          </w:tcPr>
          <w:p w14:paraId="5CE5FD20" w14:textId="77777777" w:rsidR="00A5747B" w:rsidRPr="003E0F75" w:rsidRDefault="00A5747B" w:rsidP="00785A32">
            <w:pPr>
              <w:spacing w:after="0" w:line="48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color w:val="000000" w:themeColor="dark1"/>
                <w:kern w:val="24"/>
                <w:sz w:val="16"/>
                <w:szCs w:val="16"/>
                <w:lang w:val="en-US"/>
              </w:rPr>
            </w:pPr>
          </w:p>
        </w:tc>
      </w:tr>
    </w:tbl>
    <w:p w14:paraId="0ED8179A" w14:textId="77777777" w:rsidR="00A5747B" w:rsidRDefault="00A5747B" w:rsidP="00A5747B">
      <w:pPr>
        <w:spacing w:line="480" w:lineRule="auto"/>
        <w:rPr>
          <w:rFonts w:ascii="Times New Roman" w:hAnsi="Times New Roman" w:cs="Times New Roman"/>
          <w:vertAlign w:val="superscript"/>
          <w:lang w:val="en-US"/>
        </w:rPr>
      </w:pPr>
    </w:p>
    <w:p w14:paraId="130E38E7" w14:textId="77777777" w:rsidR="00A5747B" w:rsidRPr="00DA2709" w:rsidRDefault="00A5747B" w:rsidP="00A5747B">
      <w:pPr>
        <w:spacing w:line="480" w:lineRule="auto"/>
        <w:rPr>
          <w:rFonts w:ascii="Times New Roman" w:hAnsi="Times New Roman" w:cs="Times New Roman"/>
          <w:lang w:val="en-US"/>
        </w:rPr>
      </w:pPr>
      <w:r w:rsidRPr="003E0F75">
        <w:rPr>
          <w:rFonts w:ascii="Times New Roman" w:hAnsi="Times New Roman" w:cs="Times New Roman"/>
          <w:vertAlign w:val="superscript"/>
          <w:lang w:val="en-US"/>
        </w:rPr>
        <w:t>a</w:t>
      </w:r>
      <w:r w:rsidRPr="003E0F75">
        <w:rPr>
          <w:rFonts w:ascii="Times New Roman" w:hAnsi="Times New Roman" w:cs="Times New Roman"/>
          <w:lang w:val="en-US"/>
        </w:rPr>
        <w:t xml:space="preserve"> </w:t>
      </w:r>
      <w:r w:rsidRPr="00DA2709">
        <w:rPr>
          <w:rFonts w:ascii="Times New Roman" w:hAnsi="Times New Roman" w:cs="Times New Roman"/>
          <w:lang w:val="en-US"/>
        </w:rPr>
        <w:t>Positive control for total bacteria was the same as that for each individual reaction.</w:t>
      </w:r>
    </w:p>
    <w:p w14:paraId="23A9B41C" w14:textId="77777777" w:rsidR="00A5747B" w:rsidRPr="00531939" w:rsidRDefault="00A5747B" w:rsidP="00A5747B">
      <w:pPr>
        <w:spacing w:line="480" w:lineRule="auto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</w:instrTex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14:paraId="406F66DF" w14:textId="77777777" w:rsidR="00C3166A" w:rsidRPr="00A5747B" w:rsidRDefault="00C3166A">
      <w:pPr>
        <w:rPr>
          <w:lang w:val="en-US"/>
        </w:rPr>
      </w:pPr>
    </w:p>
    <w:sectPr w:rsidR="00C3166A" w:rsidRPr="00A5747B" w:rsidSect="0041734C">
      <w:pgSz w:w="11906" w:h="16838" w:code="9"/>
      <w:pgMar w:top="1418" w:right="1701" w:bottom="1418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5747B"/>
    <w:rsid w:val="00A5747B"/>
    <w:rsid w:val="00B90BB9"/>
    <w:rsid w:val="00C316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B43F91"/>
  <w15:chartTrackingRefBased/>
  <w15:docId w15:val="{A97A2659-D09D-4E2F-8A63-EC738B21CA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747B"/>
    <w:pPr>
      <w:spacing w:after="200" w:line="276" w:lineRule="auto"/>
    </w:pPr>
    <w:rPr>
      <w:rFonts w:eastAsiaTheme="minorEastAsia"/>
      <w:lang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65</Words>
  <Characters>4362</Characters>
  <Application>Microsoft Office Word</Application>
  <DocSecurity>0</DocSecurity>
  <Lines>36</Lines>
  <Paragraphs>10</Paragraphs>
  <ScaleCrop>false</ScaleCrop>
  <Company/>
  <LinksUpToDate>false</LinksUpToDate>
  <CharactersWithSpaces>5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R</dc:creator>
  <cp:keywords/>
  <dc:description/>
  <cp:lastModifiedBy>SATHISH</cp:lastModifiedBy>
  <cp:revision>2</cp:revision>
  <dcterms:created xsi:type="dcterms:W3CDTF">2020-10-21T13:39:00Z</dcterms:created>
  <dcterms:modified xsi:type="dcterms:W3CDTF">2020-10-21T13:39:00Z</dcterms:modified>
</cp:coreProperties>
</file>